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610235" cy="795655"/>
                    </a:xfrm>
                    <a:prstGeom prst="rect">
                      <a:avLst/>
                    </a:prstGeom>
                    <a:noFill/>
                    <a:ln>
                      <a:noFill/>
                    </a:ln>
                  </pic:spPr>
                </pic:pic>
              </a:graphicData>
            </a:graphic>
          </wp:anchor>
        </w:drawing>
      </w:r>
      <w:r w:rsidR="008E11F4">
        <w:rPr>
          <w:rFonts w:ascii="Arial" w:hAnsi="Arial" w:cs="Arial"/>
          <w:b/>
        </w:rPr>
        <w:tab/>
      </w:r>
      <w:r w:rsidR="007E5667">
        <w:rPr>
          <w:rFonts w:ascii="Arial" w:hAnsi="Arial" w:cs="Arial"/>
          <w:b/>
        </w:rPr>
        <w:tab/>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7E5667" w:rsidP="00260208">
      <w:pPr>
        <w:tabs>
          <w:tab w:val="left" w:pos="360"/>
        </w:tabs>
        <w:jc w:val="center"/>
        <w:rPr>
          <w:rFonts w:ascii="Arial" w:hAnsi="Arial" w:cs="Arial"/>
          <w:b/>
        </w:rPr>
      </w:pPr>
      <w:r>
        <w:rPr>
          <w:rFonts w:ascii="Arial" w:hAnsi="Arial" w:cs="Arial"/>
          <w:b/>
        </w:rPr>
        <w:t>EVALUACIÓN DE UN ALGORITMO GENÉ</w:t>
      </w:r>
      <w:r w:rsidR="00260208">
        <w:rPr>
          <w:rFonts w:ascii="Arial" w:hAnsi="Arial" w:cs="Arial"/>
          <w:b/>
        </w:rPr>
        <w:t>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88431A">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88431A"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88431A">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88431A">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88431A">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88431A">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88431A">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88431A">
              <w:rPr>
                <w:noProof/>
                <w:webHidden/>
              </w:rPr>
              <w:fldChar w:fldCharType="begin"/>
            </w:r>
            <w:r w:rsidR="00653E2E">
              <w:rPr>
                <w:noProof/>
                <w:webHidden/>
              </w:rPr>
              <w:instrText xml:space="preserve"> PAGEREF _Toc382494151 \h </w:instrText>
            </w:r>
            <w:r w:rsidR="0088431A">
              <w:rPr>
                <w:noProof/>
                <w:webHidden/>
              </w:rPr>
            </w:r>
            <w:r w:rsidR="0088431A">
              <w:rPr>
                <w:noProof/>
                <w:webHidden/>
              </w:rPr>
              <w:fldChar w:fldCharType="separate"/>
            </w:r>
            <w:r w:rsidR="005D0658">
              <w:rPr>
                <w:noProof/>
                <w:webHidden/>
              </w:rPr>
              <w:t>57</w:t>
            </w:r>
            <w:r w:rsidR="0088431A">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B123D3" w:rsidRDefault="0088431A">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88431A">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88431A">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88431A">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88431A">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88431A">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88431A">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88431A">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88431A">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88431A">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88431A">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88431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88431A">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88431A">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8431A">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88431A">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88431A">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88431A">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88431A">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8431A">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88431A">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88431A">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88431A">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88431A">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88431A">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88431A">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8431A">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88431A">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8431A">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88431A">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88431A">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88431A">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8431A">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88431A">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88431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88431A">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88431A">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88431A">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88431A">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88431A">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88431A">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88431A">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88431A">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88431A">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88431A">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88431A">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88431A">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88431A">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F56BC3">
        <w:rPr>
          <w:rFonts w:ascii="Times New Roman" w:hAnsi="Times New Roman" w:cs="Times New Roman"/>
          <w:sz w:val="24"/>
          <w:szCs w:val="24"/>
        </w:rPr>
        <w:t>-etapas reduce la dureza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88431A">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w:t>
      </w:r>
      <w:r w:rsidR="00A76748">
        <w:rPr>
          <w:rFonts w:ascii="Times New Roman" w:hAnsi="Times New Roman" w:cs="Times New Roman"/>
          <w:sz w:val="24"/>
          <w:szCs w:val="24"/>
        </w:rPr>
        <w:t>debido a que el espacio de patrones posibles</w:t>
      </w:r>
      <w:r w:rsidR="00F56BC3">
        <w:rPr>
          <w:rFonts w:ascii="Times New Roman" w:hAnsi="Times New Roman" w:cs="Times New Roman"/>
          <w:sz w:val="24"/>
          <w:szCs w:val="24"/>
        </w:rPr>
        <w:t xml:space="preserve"> es </w:t>
      </w:r>
      <w:r w:rsidR="00A76748">
        <w:rPr>
          <w:rFonts w:ascii="Times New Roman" w:hAnsi="Times New Roman" w:cs="Times New Roman"/>
          <w:sz w:val="24"/>
          <w:szCs w:val="24"/>
        </w:rPr>
        <w:t>más restringido, la búsqueda del óptimo se debe realizar en un espacio más reducido</w:t>
      </w:r>
      <w:r w:rsidR="002B606C">
        <w:rPr>
          <w:rFonts w:ascii="Times New Roman" w:hAnsi="Times New Roman" w:cs="Times New Roman"/>
          <w:sz w:val="24"/>
          <w:szCs w:val="24"/>
        </w:rPr>
        <w:t xml:space="preserve">. Por otra parte, </w:t>
      </w:r>
      <w:r w:rsidR="0015627E">
        <w:rPr>
          <w:rFonts w:ascii="Times New Roman" w:hAnsi="Times New Roman" w:cs="Times New Roman"/>
          <w:sz w:val="24"/>
          <w:szCs w:val="24"/>
        </w:rPr>
        <w:t xml:space="preserve"> e</w:t>
      </w:r>
      <w:r w:rsidR="00A76748">
        <w:rPr>
          <w:rFonts w:ascii="Times New Roman" w:hAnsi="Times New Roman" w:cs="Times New Roman"/>
          <w:sz w:val="24"/>
          <w:szCs w:val="24"/>
        </w:rPr>
        <w:t>n particular</w:t>
      </w:r>
      <w:r w:rsidR="002B65FF">
        <w:rPr>
          <w:rFonts w:ascii="Times New Roman" w:hAnsi="Times New Roman" w:cs="Times New Roman"/>
          <w:sz w:val="24"/>
          <w:szCs w:val="24"/>
        </w:rPr>
        <w:t>,</w:t>
      </w:r>
      <w:r w:rsidR="00A76748">
        <w:rPr>
          <w:rFonts w:ascii="Times New Roman" w:hAnsi="Times New Roman" w:cs="Times New Roman"/>
          <w:sz w:val="24"/>
          <w:szCs w:val="24"/>
        </w:rPr>
        <w:t xml:space="preserve"> permite una formulación</w:t>
      </w:r>
      <w:r w:rsidR="002B65FF">
        <w:rPr>
          <w:rFonts w:ascii="Times New Roman" w:hAnsi="Times New Roman" w:cs="Times New Roman"/>
          <w:sz w:val="24"/>
          <w:szCs w:val="24"/>
        </w:rPr>
        <w:t xml:space="preserve">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A76748">
        <w:rPr>
          <w:rFonts w:ascii="Times New Roman" w:hAnsi="Times New Roman" w:cs="Times New Roman"/>
          <w:i/>
          <w:sz w:val="24"/>
          <w:szCs w:val="24"/>
        </w:rPr>
        <w:t xml:space="preserve"> </w:t>
      </w:r>
      <w:r w:rsidR="00FD1D55">
        <w:rPr>
          <w:rFonts w:ascii="Times New Roman" w:hAnsi="Times New Roman" w:cs="Times New Roman"/>
          <w:sz w:val="24"/>
          <w:szCs w:val="24"/>
        </w:rPr>
        <w:t>.</w:t>
      </w:r>
      <w:r w:rsidR="00C749F0">
        <w:rPr>
          <w:rFonts w:ascii="Times New Roman" w:hAnsi="Times New Roman" w:cs="Times New Roman"/>
          <w:sz w:val="24"/>
          <w:szCs w:val="24"/>
        </w:rPr>
        <w:t xml:space="preserve">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88431A">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8431A">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AC3725">
        <w:rPr>
          <w:rFonts w:ascii="Times New Roman" w:hAnsi="Times New Roman" w:cs="Times New Roman"/>
          <w:sz w:val="24"/>
          <w:szCs w:val="24"/>
        </w:rPr>
        <w:t xml:space="preserve"> del problema</w:t>
      </w:r>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88431A">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88431A">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88431A">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88431A">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88431A">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88431A">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88431A">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88431A">
        <w:rPr>
          <w:rFonts w:ascii="Times New Roman" w:eastAsia="Times New Roman" w:hAnsi="Times New Roman" w:cs="Times New Roman"/>
          <w:bCs/>
          <w:color w:val="000000" w:themeColor="text1"/>
          <w:sz w:val="24"/>
          <w:szCs w:val="18"/>
        </w:rPr>
      </w:r>
      <w:r w:rsidR="0088431A">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88431A">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88431A">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8431A">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88431A">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88431A">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88431A">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88431A">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8431A">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88431A">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8431A">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88431A">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88431A">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88431A">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88431A">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88431A">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88431A">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88431A">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88431A">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88431A">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88431A">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8431A">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88431A">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88431A">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88431A">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88431A">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88431A">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88431A">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8431A">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88431A">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88431A">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88431A">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88431A">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88431A">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88431A">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88431A">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Pr="002443EA">
        <w:rPr>
          <w:rFonts w:ascii="Times New Roman" w:hAnsi="Times New Roman" w:cs="Times New Roman"/>
          <w:i/>
          <w:sz w:val="24"/>
          <w:szCs w:val="24"/>
        </w:rPr>
        <w:t>TS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88431A">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8431A">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88431A">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88431A">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88431A">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88431A">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8431A">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88431A">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88431A">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88431A">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8431A">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88431A">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8431A">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88431A">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88431A">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88431A">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88431A">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88431A">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88431A">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88431A">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88431A">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88431A">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88431A">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88431A">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88431A">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88431A">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88431A">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88431A">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88431A">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88431A">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88431A">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88431A">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88431A">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88431A">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88431A">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88431A">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88431A">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88431A">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88431A">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88431A">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F876BB" w:rsidRDefault="00F876BB" w:rsidP="0076584A">
      <w:pPr>
        <w:pStyle w:val="normal0"/>
        <w:spacing w:line="360" w:lineRule="auto"/>
        <w:jc w:val="both"/>
        <w:rPr>
          <w:rFonts w:ascii="Times New Roman" w:hAnsi="Times New Roman" w:cs="Times New Roman"/>
          <w:sz w:val="24"/>
          <w:szCs w:val="24"/>
        </w:rPr>
      </w:pPr>
    </w:p>
    <w:p w:rsidR="00F876BB" w:rsidRPr="00972611" w:rsidRDefault="00F876BB"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88431A">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88431A">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88431A">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8431A">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88431A">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88431A">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8431A">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88431A">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88431A"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88431A"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88431A">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8431A">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88431A">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88431A">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88431A">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88431A">
        <w:rPr>
          <w:rFonts w:ascii="Times New Roman" w:eastAsia="Arial" w:hAnsi="Times New Roman" w:cs="Times New Roman"/>
          <w:color w:val="000000"/>
          <w:sz w:val="24"/>
          <w:szCs w:val="24"/>
          <w:lang w:eastAsia="es-ES"/>
        </w:rPr>
      </w:r>
      <w:r w:rsidR="0088431A">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88431A">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88431A">
        <w:rPr>
          <w:rFonts w:ascii="Times New Roman" w:eastAsia="Arial" w:hAnsi="Times New Roman" w:cs="Times New Roman"/>
          <w:color w:val="000000"/>
          <w:sz w:val="24"/>
          <w:szCs w:val="24"/>
          <w:lang w:eastAsia="es-ES"/>
        </w:rPr>
      </w:r>
      <w:r w:rsidR="0088431A">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88431A">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xml:space="preserve">, corresponde a un toroide de 5 círculos,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1309F1">
        <w:rPr>
          <w:rFonts w:ascii="Times New Roman" w:hAnsi="Times New Roman" w:cs="Times New Roman"/>
          <w:sz w:val="24"/>
          <w:szCs w:val="24"/>
          <w:lang w:eastAsia="es-ES"/>
        </w:rPr>
        <w:t xml:space="preserve"> 4x8 individuos, corresponde a un toroide de 8 círculos,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ctangular, el número de círculos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5"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7"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9"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1"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88431A"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88431A"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88431A"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88431A"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88431A">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88431A">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88431A">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88431A">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88431A">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3</w:t>
            </w:r>
            <w:r w:rsidRPr="00AA0DE4">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4</w:t>
            </w:r>
            <w:r w:rsidRPr="00AA0DE4">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88431A"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88431A"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6</w:t>
            </w:r>
            <w:r w:rsidR="00E37B84" w:rsidRPr="00ED4F93">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88431A"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7</w:t>
            </w:r>
            <w:r w:rsidR="004C3ED8" w:rsidRPr="00607C35">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88431A"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88431A"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8</w:t>
            </w:r>
            <w:r w:rsidR="00E37B84" w:rsidRPr="00607C35">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88431A"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1</m:t>
                </m:r>
                <m:r>
                  <w:rPr>
                    <w:rFonts w:ascii="Cambria Math" w:hAnsi="Cambria Math" w:cs="Times New Roman"/>
                    <w:sz w:val="24"/>
                    <w:szCs w:val="24"/>
                  </w:rPr>
                  <m:t xml:space="preserve">   </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4x8</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ya que ex</w:t>
      </w:r>
      <w:r w:rsidR="001F57A5">
        <w:rPr>
          <w:rFonts w:ascii="Times New Roman" w:hAnsi="Times New Roman" w:cs="Times New Roman"/>
          <w:sz w:val="24"/>
          <w:szCs w:val="24"/>
          <w:lang w:eastAsia="es-ES"/>
        </w:rPr>
        <w:t xml:space="preserve">iste una menor </w:t>
      </w:r>
      <w:r w:rsidR="001F57A5">
        <w:rPr>
          <w:rFonts w:ascii="Times New Roman" w:hAnsi="Times New Roman" w:cs="Times New Roman"/>
          <w:sz w:val="24"/>
          <w:szCs w:val="24"/>
          <w:lang w:eastAsia="es-ES"/>
        </w:rPr>
        <w:lastRenderedPageBreak/>
        <w:t>dispersión de individuos en la vecindad,</w:t>
      </w:r>
      <w:r w:rsidR="00607C35">
        <w:rPr>
          <w:rFonts w:ascii="Times New Roman" w:hAnsi="Times New Roman" w:cs="Times New Roman"/>
          <w:sz w:val="24"/>
          <w:szCs w:val="24"/>
          <w:lang w:eastAsia="es-ES"/>
        </w:rPr>
        <w:t xml:space="preserve">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88431A">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88431A">
        <w:rPr>
          <w:rFonts w:ascii="Times New Roman" w:hAnsi="Times New Roman" w:cs="Times New Roman"/>
          <w:sz w:val="24"/>
          <w:szCs w:val="24"/>
          <w:lang w:eastAsia="es-ES"/>
        </w:rPr>
      </w:r>
      <w:r w:rsidR="0088431A">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88431A">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w:t>
      </w:r>
      <w:r w:rsidR="00232953">
        <w:rPr>
          <w:rFonts w:ascii="Times New Roman" w:hAnsi="Times New Roman" w:cs="Times New Roman"/>
          <w:sz w:val="24"/>
          <w:szCs w:val="24"/>
          <w:lang w:eastAsia="es-ES"/>
        </w:rPr>
        <w:t>como se mostró en las ecuaciones 3.7 y 3.8</w:t>
      </w:r>
      <w:r>
        <w:rPr>
          <w:rFonts w:ascii="Times New Roman" w:hAnsi="Times New Roman" w:cs="Times New Roman"/>
          <w:sz w:val="24"/>
          <w:szCs w:val="24"/>
          <w:lang w:eastAsia="es-ES"/>
        </w:rPr>
        <w:t>. Luego, al mant</w:t>
      </w:r>
      <w:r w:rsidR="00232953">
        <w:rPr>
          <w:rFonts w:ascii="Times New Roman" w:hAnsi="Times New Roman" w:cs="Times New Roman"/>
          <w:sz w:val="24"/>
          <w:szCs w:val="24"/>
          <w:lang w:eastAsia="es-ES"/>
        </w:rPr>
        <w:t>ener fija la vecindad, la distribución rectangular produce un menor</w:t>
      </w:r>
      <w:r>
        <w:rPr>
          <w:rFonts w:ascii="Times New Roman" w:hAnsi="Times New Roman" w:cs="Times New Roman"/>
          <w:sz w:val="24"/>
          <w:szCs w:val="24"/>
          <w:lang w:eastAsia="es-ES"/>
        </w:rPr>
        <w:t xml:space="preserve"> </w:t>
      </w:r>
      <w:r w:rsidRPr="006A3CD4">
        <w:rPr>
          <w:rFonts w:ascii="Times New Roman" w:hAnsi="Times New Roman" w:cs="Times New Roman"/>
          <w:i/>
          <w:sz w:val="24"/>
          <w:szCs w:val="24"/>
          <w:lang w:eastAsia="es-ES"/>
        </w:rPr>
        <w:t>ratio</w:t>
      </w:r>
      <w:r w:rsidR="00232953">
        <w:rPr>
          <w:rFonts w:ascii="Times New Roman" w:hAnsi="Times New Roman" w:cs="Times New Roman"/>
          <w:sz w:val="24"/>
          <w:szCs w:val="24"/>
          <w:lang w:eastAsia="es-ES"/>
        </w:rPr>
        <w:t xml:space="preserve"> (ecuación 3.9)</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88431A">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88431A">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88431A">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017199">
        <w:rPr>
          <w:rFonts w:ascii="Times New Roman" w:hAnsi="Times New Roman" w:cs="Times New Roman"/>
          <w:sz w:val="24"/>
          <w:szCs w:val="24"/>
          <w:lang w:eastAsia="es-ES"/>
        </w:rPr>
        <w:t>la difusión de un buen individuo</w:t>
      </w:r>
      <w:r w:rsidR="00232953">
        <w:rPr>
          <w:rFonts w:ascii="Times New Roman" w:hAnsi="Times New Roman" w:cs="Times New Roman"/>
          <w:sz w:val="24"/>
          <w:szCs w:val="24"/>
          <w:lang w:eastAsia="es-ES"/>
        </w:rPr>
        <w:t xml:space="preserve"> ejercida</w:t>
      </w:r>
      <w:r w:rsidRPr="003C7DFE">
        <w:rPr>
          <w:rFonts w:ascii="Times New Roman" w:hAnsi="Times New Roman" w:cs="Times New Roman"/>
          <w:sz w:val="24"/>
          <w:szCs w:val="24"/>
          <w:lang w:eastAsia="es-ES"/>
        </w:rPr>
        <w:t xml:space="preserve"> por la presión de selección</w:t>
      </w:r>
      <w:r w:rsidR="00232953">
        <w:rPr>
          <w:rFonts w:ascii="Times New Roman" w:hAnsi="Times New Roman" w:cs="Times New Roman"/>
          <w:sz w:val="24"/>
          <w:szCs w:val="24"/>
          <w:lang w:eastAsia="es-ES"/>
        </w:rPr>
        <w:t>, ya que toma menos tiempo esparcir el material genético a través de una población compacta (grilla cuadrada), que a través de una población más dispersa (grilla rectangular)</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232953">
        <w:rPr>
          <w:rFonts w:ascii="Times New Roman" w:hAnsi="Times New Roman" w:cs="Times New Roman"/>
          <w:sz w:val="24"/>
          <w:szCs w:val="24"/>
          <w:lang w:eastAsia="es-ES"/>
        </w:rPr>
        <w:t xml:space="preserve"> los individuos dentro de </w:t>
      </w:r>
      <w:r w:rsidR="00776F10">
        <w:rPr>
          <w:rFonts w:ascii="Times New Roman" w:hAnsi="Times New Roman" w:cs="Times New Roman"/>
          <w:sz w:val="24"/>
          <w:szCs w:val="24"/>
          <w:lang w:eastAsia="es-ES"/>
        </w:rPr>
        <w:t>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00232953">
        <w:rPr>
          <w:rFonts w:ascii="Times New Roman" w:hAnsi="Times New Roman" w:cs="Times New Roman"/>
          <w:sz w:val="24"/>
          <w:szCs w:val="24"/>
          <w:lang w:eastAsia="es-ES"/>
        </w:rPr>
        <w:t xml:space="preserve"> luego existe un menor nivel de migración,</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88431A">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88431A">
        <w:rPr>
          <w:rFonts w:ascii="Times New Roman" w:hAnsi="Times New Roman" w:cs="Times New Roman"/>
          <w:sz w:val="24"/>
          <w:szCs w:val="24"/>
          <w:lang w:eastAsia="es-ES"/>
        </w:rPr>
      </w:r>
      <w:r w:rsidR="0088431A">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88431A">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w:t>
      </w:r>
      <w:r w:rsidR="006F1F29">
        <w:rPr>
          <w:rFonts w:ascii="Times New Roman" w:hAnsi="Times New Roman" w:cs="Times New Roman"/>
          <w:sz w:val="24"/>
          <w:szCs w:val="24"/>
          <w:lang w:eastAsia="es-ES"/>
        </w:rPr>
        <w:lastRenderedPageBreak/>
        <w:t>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3"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88431A">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88431A">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88431A">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88431A">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88431A">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88431A">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88431A">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88431A">
        <w:rPr>
          <w:rFonts w:ascii="Times New Roman" w:hAnsi="Times New Roman" w:cs="Times New Roman"/>
          <w:sz w:val="24"/>
          <w:szCs w:val="24"/>
          <w:lang w:eastAsia="es-ES"/>
        </w:rPr>
      </w:r>
      <w:r w:rsidR="0088431A">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88431A">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4"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88431A">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315CCC" w:rsidRPr="00315CCC" w:rsidRDefault="00315CCC" w:rsidP="001F57A5">
      <w:pPr>
        <w:pStyle w:val="Ttulo3"/>
        <w:numPr>
          <w:ilvl w:val="0"/>
          <w:numId w:val="0"/>
        </w:numPr>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88431A">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88431A">
        <w:rPr>
          <w:rFonts w:ascii="Times New Roman" w:hAnsi="Times New Roman" w:cs="Times New Roman"/>
          <w:sz w:val="24"/>
          <w:szCs w:val="24"/>
          <w:lang w:eastAsia="es-ES"/>
        </w:rPr>
      </w:r>
      <w:r w:rsidR="0088431A">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88431A">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5"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88431A">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6"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88431A">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88431A">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88431A">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proofErr w:type="spellStart"/>
      <w:r w:rsidR="00E80DE9">
        <w:t>Modelamiento</w:t>
      </w:r>
      <w:proofErr w:type="spellEnd"/>
      <w:r w:rsidR="00E80DE9">
        <w:t xml:space="preserve">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88431A">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8"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88431A">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88431A">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88431A">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8431A">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88431A">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88431A">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88431A">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1"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lum/>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 que se va construyendo.</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3"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4"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5"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88431A">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88431A">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88431A">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88431A">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88431A">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88431A">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70"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1"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3"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4"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5"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6"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7"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88431A">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8"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88431A">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6" w:name="_Toc382494153"/>
      <w:r>
        <w:lastRenderedPageBreak/>
        <w:t>4.1</w:t>
      </w:r>
      <w:r w:rsidR="00CA1302">
        <w:t>.6</w:t>
      </w:r>
      <w:r w:rsidR="00CA1302">
        <w:tab/>
      </w:r>
      <w:r w:rsidR="00500BF0">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88431A">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88431A">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88431A">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88431A">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88431A">
        <w:rPr>
          <w:rFonts w:ascii="Times New Roman" w:eastAsia="Arial" w:hAnsi="Times New Roman" w:cs="Times New Roman"/>
          <w:color w:val="000000"/>
          <w:sz w:val="24"/>
          <w:szCs w:val="24"/>
          <w:lang w:eastAsia="es-ES"/>
        </w:rPr>
      </w:r>
      <w:r w:rsidR="0088431A">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88431A">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88431A">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88431A">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88431A">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88431A">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88431A">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88431A">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88431A">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88431A">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3"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88431A">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88431A">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88431A">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88431A">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88431A">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88431A">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88431A">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88431A">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88431A">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88431A">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88431A">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88431A">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88431A">
        <w:rPr>
          <w:rFonts w:ascii="Times New Roman" w:hAnsi="Times New Roman" w:cs="Times New Roman"/>
        </w:rPr>
        <w:fldChar w:fldCharType="begin"/>
      </w:r>
      <w:r>
        <w:rPr>
          <w:rFonts w:ascii="Times New Roman" w:hAnsi="Times New Roman" w:cs="Times New Roman"/>
        </w:rPr>
        <w:instrText xml:space="preserve"> STYLEREF 1 \s </w:instrText>
      </w:r>
      <w:r w:rsidR="0088431A">
        <w:rPr>
          <w:rFonts w:ascii="Times New Roman" w:hAnsi="Times New Roman" w:cs="Times New Roman"/>
        </w:rPr>
        <w:fldChar w:fldCharType="separate"/>
      </w:r>
      <w:r w:rsidR="005D0658">
        <w:rPr>
          <w:rFonts w:ascii="Times New Roman" w:hAnsi="Times New Roman" w:cs="Times New Roman"/>
          <w:noProof/>
        </w:rPr>
        <w:t>4</w:t>
      </w:r>
      <w:r w:rsidR="0088431A">
        <w:rPr>
          <w:rFonts w:ascii="Times New Roman" w:hAnsi="Times New Roman" w:cs="Times New Roman"/>
        </w:rPr>
        <w:fldChar w:fldCharType="end"/>
      </w:r>
      <w:r>
        <w:rPr>
          <w:rFonts w:ascii="Times New Roman" w:hAnsi="Times New Roman" w:cs="Times New Roman"/>
        </w:rPr>
        <w:t>.</w:t>
      </w:r>
      <w:r w:rsidR="0088431A">
        <w:rPr>
          <w:rFonts w:ascii="Times New Roman" w:hAnsi="Times New Roman" w:cs="Times New Roman"/>
        </w:rPr>
        <w:fldChar w:fldCharType="begin"/>
      </w:r>
      <w:r>
        <w:rPr>
          <w:rFonts w:ascii="Times New Roman" w:hAnsi="Times New Roman" w:cs="Times New Roman"/>
        </w:rPr>
        <w:instrText xml:space="preserve"> SEQ Tabla \* ARABIC \s 1 </w:instrText>
      </w:r>
      <w:r w:rsidR="0088431A">
        <w:rPr>
          <w:rFonts w:ascii="Times New Roman" w:hAnsi="Times New Roman" w:cs="Times New Roman"/>
        </w:rPr>
        <w:fldChar w:fldCharType="separate"/>
      </w:r>
      <w:r w:rsidR="005D0658">
        <w:rPr>
          <w:rFonts w:ascii="Times New Roman" w:hAnsi="Times New Roman" w:cs="Times New Roman"/>
          <w:noProof/>
        </w:rPr>
        <w:t>2</w:t>
      </w:r>
      <w:r w:rsidR="0088431A">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88431A">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88431A">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88431A"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88431A" w:rsidRPr="00DF32FE">
        <w:rPr>
          <w:rFonts w:ascii="Times New Roman" w:hAnsi="Times New Roman" w:cs="Times New Roman"/>
        </w:rPr>
        <w:fldChar w:fldCharType="separate"/>
      </w:r>
      <w:r w:rsidR="005D0658">
        <w:rPr>
          <w:rFonts w:ascii="Times New Roman" w:hAnsi="Times New Roman" w:cs="Times New Roman"/>
          <w:noProof/>
        </w:rPr>
        <w:t>4</w:t>
      </w:r>
      <w:r w:rsidR="0088431A" w:rsidRPr="00DF32FE">
        <w:rPr>
          <w:rFonts w:ascii="Times New Roman" w:hAnsi="Times New Roman" w:cs="Times New Roman"/>
        </w:rPr>
        <w:fldChar w:fldCharType="end"/>
      </w:r>
      <w:r w:rsidR="002139E2" w:rsidRPr="00DF32FE">
        <w:rPr>
          <w:rFonts w:ascii="Times New Roman" w:hAnsi="Times New Roman" w:cs="Times New Roman"/>
        </w:rPr>
        <w:t>.</w:t>
      </w:r>
      <w:r w:rsidR="0088431A"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88431A" w:rsidRPr="00DF32FE">
        <w:rPr>
          <w:rFonts w:ascii="Times New Roman" w:hAnsi="Times New Roman" w:cs="Times New Roman"/>
        </w:rPr>
        <w:fldChar w:fldCharType="separate"/>
      </w:r>
      <w:r w:rsidR="005D0658">
        <w:rPr>
          <w:rFonts w:ascii="Times New Roman" w:hAnsi="Times New Roman" w:cs="Times New Roman"/>
          <w:noProof/>
        </w:rPr>
        <w:t>3</w:t>
      </w:r>
      <w:r w:rsidR="0088431A"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88431A">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88431A">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88431A">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88431A">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4"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88431A">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88431A">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88431A">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2139E2">
        <w:rPr>
          <w:rFonts w:ascii="Times New Roman" w:hAnsi="Times New Roman" w:cs="Times New Roman"/>
          <w:sz w:val="24"/>
          <w:szCs w:val="24"/>
        </w:rPr>
        <w:t>.</w:t>
      </w:r>
      <w:r w:rsidR="0088431A">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88431A">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88431A">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77088B"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2177E">
        <w:rPr>
          <w:rFonts w:ascii="Times New Roman" w:hAnsi="Times New Roman" w:cs="Times New Roman"/>
          <w:i/>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88431A">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A2177E" w:rsidRPr="00A2177E" w:rsidRDefault="00A2177E" w:rsidP="00A2177E">
            <w:pPr>
              <w:spacing w:before="120" w:after="120"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A2177E">
            <w:pPr>
              <w:spacing w:before="120" w:after="12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A2177E">
            <w:pPr>
              <w:spacing w:before="120" w:after="12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77088B" w:rsidRDefault="0077088B" w:rsidP="000D2D9A">
      <w:pPr>
        <w:pStyle w:val="normal0"/>
        <w:spacing w:line="360" w:lineRule="auto"/>
        <w:jc w:val="both"/>
        <w:rPr>
          <w:rFonts w:ascii="Times New Roman" w:eastAsia="Times New Roman" w:hAnsi="Times New Roman" w:cs="Times New Roman"/>
          <w:color w:val="000000" w:themeColor="text1"/>
          <w:sz w:val="24"/>
        </w:rPr>
      </w:pPr>
    </w:p>
    <w:p w:rsidR="00A2177E" w:rsidRPr="000D2D9A" w:rsidRDefault="00A2177E"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numérico, </w:t>
      </w:r>
      <w:r w:rsidR="00EA6935">
        <w:rPr>
          <w:rFonts w:ascii="Times New Roman" w:eastAsia="Times New Roman" w:hAnsi="Times New Roman" w:cs="Times New Roman"/>
          <w:color w:val="000000" w:themeColor="text1"/>
          <w:sz w:val="24"/>
          <w:lang w:eastAsia="es-ES"/>
        </w:rPr>
        <w:lastRenderedPageBreak/>
        <w:t>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88431A">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88431A">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p w:rsidR="00427DDB" w:rsidRDefault="00427DDB" w:rsidP="00BF217D">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066821">
        <w:rPr>
          <w:rFonts w:ascii="Times New Roman" w:eastAsia="Times New Roman" w:hAnsi="Times New Roman" w:cs="Times New Roman"/>
          <w:color w:val="000000" w:themeColor="text1"/>
          <w:sz w:val="24"/>
          <w:lang w:eastAsia="es-ES"/>
        </w:rPr>
        <w:t xml:space="preserve"> Aunque</w:t>
      </w:r>
      <w:r w:rsidR="009F4AD0">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w:t>
      </w:r>
      <w:r w:rsidR="009F4AD0">
        <w:rPr>
          <w:rFonts w:ascii="Times New Roman" w:eastAsia="Times New Roman" w:hAnsi="Times New Roman" w:cs="Times New Roman"/>
          <w:color w:val="000000" w:themeColor="text1"/>
          <w:sz w:val="24"/>
          <w:lang w:eastAsia="es-ES"/>
        </w:rPr>
        <w:lastRenderedPageBreak/>
        <w:t xml:space="preserve">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88431A">
        <w:rPr>
          <w:rFonts w:ascii="Times New Roman" w:hAnsi="Times New Roman" w:cs="Times New Roman"/>
        </w:rPr>
        <w:fldChar w:fldCharType="begin"/>
      </w:r>
      <w:r w:rsidR="004C42DB">
        <w:rPr>
          <w:rFonts w:ascii="Times New Roman" w:hAnsi="Times New Roman" w:cs="Times New Roman"/>
        </w:rPr>
        <w:instrText xml:space="preserve"> STYLEREF 1 \s </w:instrText>
      </w:r>
      <w:r w:rsidR="0088431A">
        <w:rPr>
          <w:rFonts w:ascii="Times New Roman" w:hAnsi="Times New Roman" w:cs="Times New Roman"/>
        </w:rPr>
        <w:fldChar w:fldCharType="separate"/>
      </w:r>
      <w:r w:rsidR="004C42DB">
        <w:rPr>
          <w:rFonts w:ascii="Times New Roman" w:hAnsi="Times New Roman" w:cs="Times New Roman"/>
          <w:noProof/>
        </w:rPr>
        <w:t>4</w:t>
      </w:r>
      <w:r w:rsidR="0088431A">
        <w:rPr>
          <w:rFonts w:ascii="Times New Roman" w:hAnsi="Times New Roman" w:cs="Times New Roman"/>
        </w:rPr>
        <w:fldChar w:fldCharType="end"/>
      </w:r>
      <w:r w:rsidR="004C42DB">
        <w:rPr>
          <w:rFonts w:ascii="Times New Roman" w:hAnsi="Times New Roman" w:cs="Times New Roman"/>
        </w:rPr>
        <w:t>.</w:t>
      </w:r>
      <w:r w:rsidR="0088431A">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88431A">
        <w:rPr>
          <w:rFonts w:ascii="Times New Roman" w:hAnsi="Times New Roman" w:cs="Times New Roman"/>
        </w:rPr>
        <w:fldChar w:fldCharType="separate"/>
      </w:r>
      <w:r w:rsidR="004C42DB">
        <w:rPr>
          <w:rFonts w:ascii="Times New Roman" w:hAnsi="Times New Roman" w:cs="Times New Roman"/>
          <w:noProof/>
        </w:rPr>
        <w:t>18</w:t>
      </w:r>
      <w:r w:rsidR="0088431A">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88431A">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88431A">
        <w:rPr>
          <w:rFonts w:ascii="Times New Roman" w:eastAsia="Times New Roman" w:hAnsi="Times New Roman" w:cs="Times New Roman"/>
          <w:color w:val="000000" w:themeColor="text1"/>
          <w:sz w:val="24"/>
          <w:lang w:eastAsia="es-ES"/>
        </w:rPr>
      </w:r>
      <w:r w:rsidR="0088431A">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88431A">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w:t>
      </w:r>
      <w:r w:rsidR="003A0349">
        <w:rPr>
          <w:rFonts w:ascii="Times New Roman" w:eastAsia="Times New Roman" w:hAnsi="Times New Roman" w:cs="Times New Roman"/>
          <w:color w:val="000000" w:themeColor="text1"/>
          <w:sz w:val="24"/>
          <w:lang w:eastAsia="es-ES"/>
        </w:rPr>
        <w:lastRenderedPageBreak/>
        <w:t>considera un nivel de confianza del 95% (nivel de significación o p-valor bajo 0.05). 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88431A">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88431A">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88431A">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88431A">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88431A">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88431A">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88431A">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88431A">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5"/>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88431A">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8431A">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88431A">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88431A">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88431A">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8"/>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 xml:space="preserve">ucturados como no estructurados. Dentro de los no estructurados se </w:t>
      </w:r>
      <w:r w:rsidR="005B0819">
        <w:rPr>
          <w:rFonts w:ascii="Times New Roman" w:hAnsi="Times New Roman" w:cs="Times New Roman"/>
          <w:sz w:val="24"/>
          <w:szCs w:val="24"/>
        </w:rPr>
        <w:lastRenderedPageBreak/>
        <w:t>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1D110C">
        <w:rPr>
          <w:rFonts w:ascii="Times New Roman" w:hAnsi="Times New Roman" w:cs="Times New Roman"/>
          <w:sz w:val="24"/>
          <w:szCs w:val="24"/>
        </w:rPr>
        <w:t xml:space="preserve"> en estudio</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88431A">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88431A">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w:t>
      </w:r>
      <w:r w:rsidR="001D110C">
        <w:rPr>
          <w:rFonts w:ascii="Times New Roman" w:hAnsi="Times New Roman" w:cs="Times New Roman"/>
          <w:b w:val="0"/>
          <w:i/>
          <w:color w:val="auto"/>
          <w:sz w:val="24"/>
          <w:szCs w:val="24"/>
        </w:rPr>
        <w:t>l</w:t>
      </w:r>
      <w:r w:rsidR="002645C7" w:rsidRPr="00345B1C">
        <w:rPr>
          <w:rFonts w:ascii="Times New Roman" w:hAnsi="Times New Roman" w:cs="Times New Roman"/>
          <w:b w:val="0"/>
          <w:i/>
          <w:color w:val="auto"/>
          <w:sz w:val="24"/>
          <w:szCs w:val="24"/>
        </w:rPr>
        <w:t xml:space="preserv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88431A">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fldChar w:fldCharType="separate"/>
      </w:r>
      <w:r w:rsidRPr="00FF3727">
        <w:t>(Alba</w:t>
      </w:r>
      <w:r w:rsidR="00197D93">
        <w:t xml:space="preserve"> y </w:t>
      </w:r>
      <w:r w:rsidRPr="00FF3727">
        <w:t>Dorronsoro, 2008)</w:t>
      </w:r>
      <w:r w:rsidR="0088431A">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645D0B">
      <w:pPr>
        <w:pStyle w:val="Ttulo1"/>
        <w:spacing w:line="360" w:lineRule="auto"/>
      </w:pPr>
      <w:r>
        <w:lastRenderedPageBreak/>
        <w:tab/>
      </w:r>
      <w:bookmarkStart w:id="159" w:name="_Toc382494160"/>
      <w:r>
        <w:t>RESULTADOS</w:t>
      </w:r>
      <w:r w:rsidR="001E73DD">
        <w:t xml:space="preserve"> COMPUTACIONALES Y ANÁLISIS</w:t>
      </w:r>
      <w:bookmarkEnd w:id="159"/>
    </w:p>
    <w:p w:rsidR="00DC23F7" w:rsidRPr="00645D0B" w:rsidRDefault="00DC23F7"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88431A">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88431A">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88431A">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88431A"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88431A" w:rsidRPr="00351287">
        <w:rPr>
          <w:rFonts w:ascii="Times New Roman" w:hAnsi="Times New Roman" w:cs="Times New Roman"/>
          <w:sz w:val="24"/>
          <w:szCs w:val="24"/>
        </w:rPr>
      </w:r>
      <w:r w:rsidR="0088431A"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88431A"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88431A">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88431A">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561714" w:rsidRDefault="00561714" w:rsidP="00D50B65">
      <w:pPr>
        <w:pStyle w:val="Prrafodelista"/>
        <w:spacing w:after="0" w:line="360" w:lineRule="auto"/>
        <w:ind w:left="0"/>
        <w:jc w:val="both"/>
        <w:rPr>
          <w:rFonts w:ascii="Times New Roman" w:hAnsi="Times New Roman" w:cs="Times New Roman"/>
          <w:sz w:val="24"/>
          <w:szCs w:val="24"/>
        </w:rPr>
      </w:pPr>
    </w:p>
    <w:p w:rsidR="009B4BF2" w:rsidRPr="00FA426F" w:rsidRDefault="009B4BF2"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lastRenderedPageBreak/>
        <w:t xml:space="preserve">TABLA </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88431A">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 xml:space="preserve">En </w:t>
      </w:r>
      <w:r w:rsidR="009A5488">
        <w:rPr>
          <w:rFonts w:ascii="Times New Roman" w:hAnsi="Times New Roman" w:cs="Times New Roman"/>
          <w:sz w:val="24"/>
          <w:szCs w:val="24"/>
        </w:rPr>
        <w:lastRenderedPageBreak/>
        <w:t>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88431A">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lastRenderedPageBreak/>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88431A">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88431A">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88431A">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88431A">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4"/>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lastRenderedPageBreak/>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88431A">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88431A">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88431A">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88431A">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88431A">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88431A">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88431A">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88431A">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88431A">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88431A">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88431A">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88431A">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88431A">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3"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88431A">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88431A">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88431A">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88431A">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88431A">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88431A">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88431A">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88431A">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88431A">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8431A">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88431A">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w:t>
      </w:r>
      <w:r w:rsidR="00C97702">
        <w:rPr>
          <w:rFonts w:ascii="Times New Roman" w:hAnsi="Times New Roman" w:cs="Times New Roman"/>
          <w:sz w:val="24"/>
          <w:szCs w:val="24"/>
        </w:rPr>
        <w:t>ado para el problema en estudio</w:t>
      </w:r>
      <w:r w:rsidR="00351917">
        <w:rPr>
          <w:rFonts w:ascii="Times New Roman" w:hAnsi="Times New Roman" w:cs="Times New Roman"/>
          <w:sz w:val="24"/>
          <w:szCs w:val="24"/>
        </w:rPr>
        <w:t>,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88431A">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sidR="00C43FD1">
              <w:rPr>
                <w:rFonts w:ascii="Times New Roman" w:eastAsia="Times New Roman" w:hAnsi="Times New Roman" w:cs="Times New Roman"/>
                <w:color w:val="000000"/>
                <w:sz w:val="20"/>
                <w:szCs w:val="20"/>
                <w:lang w:eastAsia="es-ES"/>
              </w:rPr>
              <w:t>69</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0F7CE4">
              <w:rPr>
                <w:rFonts w:ascii="Times New Roman" w:eastAsia="Times New Roman" w:hAnsi="Times New Roman" w:cs="Times New Roman"/>
                <w:color w:val="000000"/>
                <w:sz w:val="20"/>
                <w:szCs w:val="20"/>
                <w:lang w:eastAsia="es-ES"/>
              </w:rPr>
              <w:t>99366</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C43FD1" w:rsidRPr="000F7CE4" w:rsidTr="00C43FD1">
        <w:trPr>
          <w:trHeight w:val="300"/>
          <w:jc w:val="center"/>
        </w:trPr>
        <w:tc>
          <w:tcPr>
            <w:tcW w:w="65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C43FD1" w:rsidRPr="000F7CE4" w:rsidRDefault="00C43FD1"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D9D9D9" w:themeFill="background1" w:themeFillShade="D9"/>
            <w:noWrap/>
            <w:vAlign w:val="bottom"/>
            <w:hideMark/>
          </w:tcPr>
          <w:p w:rsidR="00C43FD1" w:rsidRPr="000F7CE4" w:rsidRDefault="00C43FD1" w:rsidP="00374982">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374982" w:rsidP="00DC55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8710</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88431A">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w:t>
            </w:r>
            <w:r w:rsidR="00374982">
              <w:rPr>
                <w:rFonts w:ascii="Times New Roman" w:eastAsia="Times New Roman" w:hAnsi="Times New Roman" w:cs="Times New Roman"/>
                <w:color w:val="000000"/>
                <w:sz w:val="20"/>
                <w:szCs w:val="20"/>
                <w:lang w:eastAsia="es-ES"/>
              </w:rPr>
              <w:t>75</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374982">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374982"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5410</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w:t>
            </w:r>
            <w:r w:rsidR="00ED5745">
              <w:rPr>
                <w:rFonts w:ascii="Times New Roman" w:eastAsia="Times New Roman" w:hAnsi="Times New Roman" w:cs="Times New Roman"/>
                <w:color w:val="000000"/>
                <w:sz w:val="20"/>
                <w:szCs w:val="20"/>
                <w:lang w:eastAsia="es-ES"/>
              </w:rPr>
              <w:t>1002</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ED5745">
              <w:rPr>
                <w:rFonts w:ascii="Times New Roman" w:eastAsia="Times New Roman" w:hAnsi="Times New Roman" w:cs="Times New Roman"/>
                <w:color w:val="000000"/>
                <w:sz w:val="20"/>
                <w:szCs w:val="20"/>
                <w:lang w:eastAsia="es-ES"/>
              </w:rPr>
              <w:t>942</w:t>
            </w:r>
          </w:p>
        </w:tc>
      </w:tr>
      <w:tr w:rsidR="006D5335" w:rsidRPr="00C00667" w:rsidTr="00ED574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D9D9D9" w:themeFill="background1" w:themeFillShade="D9"/>
            <w:noWrap/>
            <w:vAlign w:val="bottom"/>
            <w:hideMark/>
          </w:tcPr>
          <w:p w:rsidR="00C00667" w:rsidRPr="00C00667" w:rsidRDefault="00ED574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1</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w:t>
      </w:r>
      <w:r w:rsidR="002F2674">
        <w:rPr>
          <w:rFonts w:ascii="Times New Roman" w:hAnsi="Times New Roman" w:cs="Times New Roman"/>
          <w:sz w:val="24"/>
          <w:szCs w:val="24"/>
        </w:rPr>
        <w:t>todas las instancias</w:t>
      </w:r>
      <w:r w:rsidR="005529A2">
        <w:rPr>
          <w:rFonts w:ascii="Times New Roman" w:hAnsi="Times New Roman" w:cs="Times New Roman"/>
          <w:sz w:val="24"/>
          <w:szCs w:val="24"/>
        </w:rPr>
        <w:t>.</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88431A">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w:t>
            </w:r>
            <w:r w:rsidR="00ED5745">
              <w:rPr>
                <w:rFonts w:ascii="Times New Roman" w:eastAsia="Times New Roman" w:hAnsi="Times New Roman" w:cs="Times New Roman"/>
                <w:color w:val="000000"/>
                <w:sz w:val="20"/>
                <w:szCs w:val="20"/>
                <w:lang w:eastAsia="es-ES"/>
              </w:rPr>
              <w:t>80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w:t>
            </w:r>
            <w:r w:rsidR="00ED5745">
              <w:rPr>
                <w:rFonts w:ascii="Times New Roman" w:eastAsia="Times New Roman" w:hAnsi="Times New Roman" w:cs="Times New Roman"/>
                <w:color w:val="000000"/>
                <w:sz w:val="20"/>
                <w:szCs w:val="20"/>
                <w:lang w:eastAsia="es-ES"/>
              </w:rPr>
              <w:t>727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w:t>
            </w:r>
            <w:r w:rsidR="00ED5745">
              <w:rPr>
                <w:rFonts w:ascii="Times New Roman" w:eastAsia="Times New Roman" w:hAnsi="Times New Roman" w:cs="Times New Roman"/>
                <w:color w:val="000000"/>
                <w:sz w:val="20"/>
                <w:szCs w:val="20"/>
                <w:lang w:eastAsia="es-ES"/>
              </w:rPr>
              <w:t>88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w:t>
            </w:r>
            <w:r w:rsidR="00ED5745">
              <w:rPr>
                <w:rFonts w:ascii="Times New Roman" w:eastAsia="Times New Roman" w:hAnsi="Times New Roman" w:cs="Times New Roman"/>
                <w:color w:val="000000"/>
                <w:sz w:val="20"/>
                <w:szCs w:val="20"/>
                <w:lang w:eastAsia="es-ES"/>
              </w:rPr>
              <w:t>92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ED5745">
              <w:rPr>
                <w:rFonts w:ascii="Times New Roman" w:eastAsia="Times New Roman" w:hAnsi="Times New Roman" w:cs="Times New Roman"/>
                <w:color w:val="000000"/>
                <w:sz w:val="20"/>
                <w:szCs w:val="20"/>
                <w:lang w:eastAsia="es-ES"/>
              </w:rPr>
              <w:t>704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w:t>
            </w:r>
            <w:r w:rsidR="00CD57ED">
              <w:rPr>
                <w:rFonts w:ascii="Times New Roman" w:eastAsia="Times New Roman" w:hAnsi="Times New Roman" w:cs="Times New Roman"/>
                <w:color w:val="000000"/>
                <w:sz w:val="20"/>
                <w:szCs w:val="20"/>
                <w:lang w:eastAsia="es-ES"/>
              </w:rPr>
              <w:t>81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r w:rsidR="00CD57ED">
              <w:rPr>
                <w:rFonts w:ascii="Times New Roman" w:eastAsia="Times New Roman" w:hAnsi="Times New Roman" w:cs="Times New Roman"/>
                <w:color w:val="000000"/>
                <w:sz w:val="20"/>
                <w:szCs w:val="20"/>
                <w:lang w:eastAsia="es-ES"/>
              </w:rPr>
              <w:t>3190</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CD57ED">
              <w:rPr>
                <w:rFonts w:ascii="Times New Roman" w:eastAsia="Times New Roman" w:hAnsi="Times New Roman" w:cs="Times New Roman"/>
                <w:color w:val="000000"/>
                <w:sz w:val="20"/>
                <w:szCs w:val="20"/>
                <w:lang w:eastAsia="es-ES"/>
              </w:rPr>
              <w:t>9728</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4"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88431A">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5"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88431A">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88431A">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01686A"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2625" cy="2124075"/>
                  <wp:effectExtent l="19050" t="0" r="9525" b="0"/>
                  <wp:docPr id="12" name="Imagen 1" descr="http://localhost/Dibuja/Layout/CP_1396831121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ocalhost/Dibuja/Layout/CP_1396831121_205_223.png"/>
                          <pic:cNvPicPr>
                            <a:picLocks noChangeAspect="1" noChangeArrowheads="1"/>
                          </pic:cNvPicPr>
                        </pic:nvPicPr>
                        <pic:blipFill>
                          <a:blip r:embed="rId97" cstate="print"/>
                          <a:srcRect/>
                          <a:stretch>
                            <a:fillRect/>
                          </a:stretch>
                        </pic:blipFill>
                        <pic:spPr bwMode="auto">
                          <a:xfrm>
                            <a:off x="0" y="0"/>
                            <a:ext cx="1952625" cy="212407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88431A">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w:t>
            </w:r>
            <w:r w:rsidR="0001686A">
              <w:rPr>
                <w:rFonts w:ascii="Times New Roman" w:eastAsia="Times New Roman" w:hAnsi="Times New Roman" w:cs="Times New Roman"/>
                <w:b w:val="0"/>
                <w:bCs w:val="0"/>
                <w:i/>
                <w:color w:val="000000" w:themeColor="text1"/>
                <w:sz w:val="24"/>
                <w:szCs w:val="22"/>
                <w:lang w:eastAsia="es-ES"/>
              </w:rPr>
              <w:t>el cual corresponde a un patrón óptimo</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8"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88431A">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9"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88431A">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5" w:name="_Toc382494163"/>
      <w:r>
        <w:t>CONCLUSIONES</w:t>
      </w:r>
      <w:bookmarkEnd w:id="185"/>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6" w:name="_Toc382494164"/>
      <w:r>
        <w:lastRenderedPageBreak/>
        <w:t>REFERENCIAS BIBLIOGRÁFICAS</w:t>
      </w:r>
      <w:bookmarkEnd w:id="186"/>
    </w:p>
    <w:p w:rsidR="00FC1CE9" w:rsidRDefault="00FC1CE9" w:rsidP="00FC1CE9"/>
    <w:p w:rsidR="006901B4" w:rsidRDefault="0088431A" w:rsidP="006901B4">
      <w:pPr>
        <w:pStyle w:val="Bibliografa"/>
      </w:pPr>
      <w:r w:rsidRPr="0088431A">
        <w:fldChar w:fldCharType="begin"/>
      </w:r>
      <w:r w:rsidR="00E555A9">
        <w:instrText xml:space="preserve"> ADDIN ZOTERO_BIBL {"custom":[]} CSL_BIBLIOGRAPHY </w:instrText>
      </w:r>
      <w:r w:rsidRPr="0088431A">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r>
        <w:t>Dorronsoro,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Alba, E., Giacobini, M., Tomassini, M.,</w:t>
      </w:r>
      <w:r w:rsidR="005A0280">
        <w:t xml:space="preserve"> y </w:t>
      </w:r>
      <w:r>
        <w:t>Romero, S. (2002). Comparing synchronous</w:t>
      </w:r>
      <w:r w:rsidR="005A0280">
        <w:t xml:space="preserve"> y </w:t>
      </w:r>
      <w:r>
        <w:t xml:space="preserve">asynchronous cellular genetic algorithms. Int. Conf. Parallel Probl. Solving Nat. VII PPSN-VII </w:t>
      </w:r>
      <w:r>
        <w:rPr>
          <w:i/>
          <w:iCs/>
        </w:rPr>
        <w:t>2439</w:t>
      </w:r>
      <w:r>
        <w:t>.</w:t>
      </w:r>
    </w:p>
    <w:p w:rsidR="006901B4" w:rsidRDefault="006901B4" w:rsidP="006901B4">
      <w:pPr>
        <w:pStyle w:val="Bibliografa"/>
      </w:pPr>
      <w:r>
        <w:t>Álvarez-Valdés, R., Parajón, A.,</w:t>
      </w:r>
      <w:r w:rsidR="005A0280">
        <w:t xml:space="preserve"> y </w:t>
      </w:r>
      <w:r>
        <w:t>Tamari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r>
        <w:t>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w:t>
      </w:r>
      <w:r w:rsidR="005A0280">
        <w:t xml:space="preserve"> y </w:t>
      </w:r>
      <w:r>
        <w:t>Salto, C. (2004). Constrained Two-Dimensional Non-Guillotine Cutting Problem: an Evolutionary Approach. Comput. Soc.</w:t>
      </w:r>
    </w:p>
    <w:p w:rsidR="006901B4" w:rsidRDefault="006901B4" w:rsidP="006901B4">
      <w:pPr>
        <w:pStyle w:val="Bibliografa"/>
      </w:pPr>
      <w:r>
        <w:t>Bethke, A. (1976). Comparison of genetic algorithms</w:t>
      </w:r>
      <w:r w:rsidR="005A0280">
        <w:t xml:space="preserve"> y </w:t>
      </w:r>
      <w:r>
        <w:t xml:space="preserve">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w:t>
      </w:r>
      <w:r w:rsidR="005A0280">
        <w:t xml:space="preserve"> y </w:t>
      </w:r>
      <w:r>
        <w:t>Winter, T. (2008). A Genetic Algorithm for the Two-Dimensional Knapsack Problem with Rectangular Pieces. Diskussionsbeitrag.</w:t>
      </w:r>
    </w:p>
    <w:p w:rsidR="006901B4" w:rsidRDefault="006901B4" w:rsidP="006901B4">
      <w:pPr>
        <w:pStyle w:val="Bibliografa"/>
      </w:pPr>
      <w:r>
        <w:t>Caprara, A.,</w:t>
      </w:r>
      <w:r w:rsidR="005A0280">
        <w:t xml:space="preserve"> y </w:t>
      </w:r>
      <w:r>
        <w:t>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Christofides, N.,</w:t>
      </w:r>
      <w:r w:rsidR="005A0280">
        <w:t xml:space="preserve"> y </w:t>
      </w:r>
      <w:r>
        <w:t xml:space="preserve">Whitlock, C. (1977). An Algorithm for Two-Dimensional Cutting Problems. Oper. Res. </w:t>
      </w:r>
      <w:r>
        <w:rPr>
          <w:i/>
          <w:iCs/>
        </w:rPr>
        <w:t>1</w:t>
      </w:r>
      <w:r>
        <w:t>.</w:t>
      </w:r>
    </w:p>
    <w:p w:rsidR="006901B4" w:rsidRDefault="006901B4" w:rsidP="006901B4">
      <w:pPr>
        <w:pStyle w:val="Bibliografa"/>
      </w:pPr>
      <w:r>
        <w:t>Clautiaux, F., Jouglet, A.,</w:t>
      </w:r>
      <w:r w:rsidR="005A0280">
        <w:t xml:space="preserve"> y </w:t>
      </w:r>
      <w:r>
        <w:t>Moukrim,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r>
        <w:t xml:space="preserve">Chen,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r>
        <w:t>Huang, B. (2012). Heuristic for constrained T-shape cutting patterns of rectangular pieces. Comput. Oper. Res. 3031–3039.</w:t>
      </w:r>
    </w:p>
    <w:p w:rsidR="006901B4" w:rsidRDefault="006901B4" w:rsidP="006901B4">
      <w:pPr>
        <w:pStyle w:val="Bibliografa"/>
      </w:pPr>
      <w:r>
        <w:t>Cung, V.-D., Hifi, M.,</w:t>
      </w:r>
      <w:r w:rsidR="005A0280">
        <w:t xml:space="preserve"> y </w:t>
      </w:r>
      <w:r>
        <w:t>Le Cun,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r>
        <w:t>Monaci, M. (2012). Exact algorithmsforthetwo-dimensionalguillotineknapsack. Comput. Oper. 48–53.</w:t>
      </w:r>
    </w:p>
    <w:p w:rsidR="006901B4" w:rsidRDefault="006901B4" w:rsidP="006901B4">
      <w:pPr>
        <w:pStyle w:val="Bibliografa"/>
      </w:pPr>
      <w:r>
        <w:t>Dorronsoro,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Dyckhoff, H. (1990). A typology of cutting</w:t>
      </w:r>
      <w:r w:rsidR="005A0280">
        <w:t xml:space="preserve"> y </w:t>
      </w:r>
      <w:r>
        <w:t>packing problems. Eur. J. Oper. Res. 145–159.</w:t>
      </w:r>
    </w:p>
    <w:p w:rsidR="006901B4" w:rsidRDefault="006901B4" w:rsidP="006901B4">
      <w:pPr>
        <w:pStyle w:val="Bibliografa"/>
      </w:pPr>
      <w:r>
        <w:t>Eiben, A.E.,</w:t>
      </w:r>
      <w:r w:rsidR="005A0280">
        <w:t xml:space="preserve"> y </w:t>
      </w:r>
      <w:r>
        <w:t>Smith, J.E. (2003). Introduction to Evolutionary Computing. pp. 41–69.</w:t>
      </w:r>
    </w:p>
    <w:p w:rsidR="006901B4" w:rsidRDefault="006901B4" w:rsidP="006901B4">
      <w:pPr>
        <w:pStyle w:val="Bibliografa"/>
      </w:pPr>
      <w:r>
        <w:t>Fayard, D., Hifi, M.,</w:t>
      </w:r>
      <w:r w:rsidR="005A0280">
        <w:t xml:space="preserve"> y </w:t>
      </w:r>
      <w:r>
        <w:t xml:space="preserve">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w:t>
      </w:r>
      <w:r w:rsidR="005A0280">
        <w:t xml:space="preserve"> y </w:t>
      </w:r>
      <w:r>
        <w:t>Johnson, D.S. (1979). Computers</w:t>
      </w:r>
      <w:r w:rsidR="005A0280">
        <w:t xml:space="preserve"> y </w:t>
      </w:r>
      <w:r>
        <w:t>Intractability: A Guide to the Theory od NP-Completeness.</w:t>
      </w:r>
    </w:p>
    <w:p w:rsidR="006901B4" w:rsidRDefault="006901B4" w:rsidP="006901B4">
      <w:pPr>
        <w:pStyle w:val="Bibliografa"/>
      </w:pPr>
      <w:r>
        <w:t>Giacobini, M., Tomassini, M.,</w:t>
      </w:r>
      <w:r w:rsidR="005A0280">
        <w:t xml:space="preserve"> y </w:t>
      </w:r>
      <w:r>
        <w:t xml:space="preserve">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w:t>
      </w:r>
      <w:r w:rsidR="005A0280">
        <w:t xml:space="preserve"> y </w:t>
      </w:r>
      <w:r>
        <w:t>Resende, M.G.C. (2011). A parallel multi-population genetic algorithm for a constrained two-dimensional orthogonal packing problem. Springer Sci. Media 180–201.</w:t>
      </w:r>
    </w:p>
    <w:p w:rsidR="006901B4" w:rsidRDefault="006901B4" w:rsidP="006901B4">
      <w:pPr>
        <w:pStyle w:val="Bibliografa"/>
      </w:pPr>
      <w:r>
        <w:t>Gordon, V., Mathias, K.,</w:t>
      </w:r>
      <w:r w:rsidR="005A0280">
        <w:t xml:space="preserve"> y </w:t>
      </w:r>
      <w:r>
        <w:t>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Hifi, M. (1997). An improvement of Viswanathan</w:t>
      </w:r>
      <w:r w:rsidR="005A0280">
        <w:t xml:space="preserve"> y </w:t>
      </w:r>
      <w:r>
        <w:t xml:space="preserve">Bagchi’s exact algorithm for constrained two-dimensional cutting stock. Comput. Oper. Res. </w:t>
      </w:r>
      <w:r>
        <w:rPr>
          <w:i/>
          <w:iCs/>
        </w:rPr>
        <w:t>24</w:t>
      </w:r>
      <w:r>
        <w:t>, 41–52.</w:t>
      </w:r>
    </w:p>
    <w:p w:rsidR="006901B4" w:rsidRDefault="006901B4" w:rsidP="006901B4">
      <w:pPr>
        <w:pStyle w:val="Bibliografa"/>
      </w:pPr>
      <w:r>
        <w:t>Hifi, M. (2004). Dynamic Programming</w:t>
      </w:r>
      <w:r w:rsidR="005A0280">
        <w:t xml:space="preserve"> y </w:t>
      </w:r>
      <w:r>
        <w:t>Hill-Climbing Techniques for Constrained Two-Dimensional Cutting Stock Problems. J. Comb. Optim. 65–84.</w:t>
      </w:r>
    </w:p>
    <w:p w:rsidR="006901B4" w:rsidRDefault="006901B4" w:rsidP="006901B4">
      <w:pPr>
        <w:pStyle w:val="Bibliografa"/>
      </w:pPr>
      <w:r>
        <w:t>Hifi, M.,</w:t>
      </w:r>
      <w:r w:rsidR="005A0280">
        <w:t xml:space="preserve"> y </w:t>
      </w:r>
      <w:r>
        <w:t xml:space="preserve">M’Halla, R. (2003). An Exact Algorithm for Constrained Two-Dimensional Two-Staged Cutting Problems. Oper. Res. </w:t>
      </w:r>
      <w:r>
        <w:rPr>
          <w:i/>
          <w:iCs/>
        </w:rPr>
        <w:t>53</w:t>
      </w:r>
      <w:r>
        <w:t>, 140–150.</w:t>
      </w:r>
    </w:p>
    <w:p w:rsidR="006901B4" w:rsidRDefault="006901B4" w:rsidP="006901B4">
      <w:pPr>
        <w:pStyle w:val="Bibliografa"/>
      </w:pPr>
      <w:r>
        <w:t>Hifi, M.,</w:t>
      </w:r>
      <w:r w:rsidR="005A0280">
        <w:t xml:space="preserve"> y </w:t>
      </w:r>
      <w:r>
        <w:t>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w:t>
      </w:r>
      <w:r w:rsidR="005A0280">
        <w:t xml:space="preserve"> y </w:t>
      </w:r>
      <w:r>
        <w:t>other Meta-Heuristic Methods.</w:t>
      </w:r>
    </w:p>
    <w:p w:rsidR="006901B4" w:rsidRDefault="006901B4" w:rsidP="006901B4">
      <w:pPr>
        <w:pStyle w:val="Bibliografa"/>
      </w:pPr>
      <w:r>
        <w:t>Hopper, E.,</w:t>
      </w:r>
      <w:r w:rsidR="005A0280">
        <w:t xml:space="preserve"> y </w:t>
      </w:r>
      <w:r>
        <w:t>Turton, B.C.H. (2000). An Empirical Investigation of Meta-heuristic</w:t>
      </w:r>
      <w:r w:rsidR="005A0280">
        <w:t xml:space="preserve"> y </w:t>
      </w:r>
      <w:r>
        <w:t xml:space="preserve">Heuristic Algorithms for a 2D Packing Problem. Eur. J. Oper. Res. </w:t>
      </w:r>
      <w:r>
        <w:rPr>
          <w:i/>
          <w:iCs/>
        </w:rPr>
        <w:t>128</w:t>
      </w:r>
      <w:r>
        <w:t>, 34–57.</w:t>
      </w:r>
    </w:p>
    <w:p w:rsidR="006901B4" w:rsidRDefault="006901B4" w:rsidP="006901B4">
      <w:pPr>
        <w:pStyle w:val="Bibliografa"/>
      </w:pPr>
      <w:r>
        <w:t>Hutter, F., Hoos, H.H.,</w:t>
      </w:r>
      <w:r w:rsidR="005A0280">
        <w:t xml:space="preserve"> y </w:t>
      </w:r>
      <w:r>
        <w:t>Leyton-Brown, K. (2009). ParamILS: An Automatic Algorithm Configuration Framework. J. Artif. Intell. Res. 267–283.</w:t>
      </w:r>
    </w:p>
    <w:p w:rsidR="006901B4" w:rsidRDefault="006901B4" w:rsidP="006901B4">
      <w:pPr>
        <w:pStyle w:val="Bibliografa"/>
      </w:pPr>
      <w:r>
        <w:t>Leung, T.W., Chan, C.K.,</w:t>
      </w:r>
      <w:r w:rsidR="005A0280">
        <w:t xml:space="preserve"> y </w:t>
      </w:r>
      <w:r>
        <w:t>Troutt, M.D. (2003). Application of a mixed simulated annealing-genetic algorithm heuristic for the two-dimensional orthogonal packing problem. Eur. J. Oper. Res. 530–542.</w:t>
      </w:r>
    </w:p>
    <w:p w:rsidR="006901B4" w:rsidRDefault="006901B4" w:rsidP="006901B4">
      <w:pPr>
        <w:pStyle w:val="Bibliografa"/>
      </w:pPr>
      <w:r>
        <w:t>Manderick, B.,</w:t>
      </w:r>
      <w:r w:rsidR="005A0280">
        <w:t xml:space="preserve"> y </w:t>
      </w:r>
      <w:r>
        <w:t>Spiessens, P. (1991). A massively parallel genetic algorithm: Imple- mentation</w:t>
      </w:r>
      <w:r w:rsidR="005A0280">
        <w:t xml:space="preserve"> y </w:t>
      </w:r>
      <w:r>
        <w:t>ﬁrst analysis.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Arenales, M. (1996). Staged</w:t>
      </w:r>
      <w:r w:rsidR="005A0280">
        <w:t xml:space="preserve"> y </w:t>
      </w:r>
      <w:r>
        <w:t xml:space="preserve">constrained two-dimensional guillotine cutting problems: An and/orgraph approach. Eur. J. Oper. Res. </w:t>
      </w:r>
      <w:r>
        <w:rPr>
          <w:i/>
          <w:iCs/>
        </w:rPr>
        <w:t>94</w:t>
      </w:r>
      <w:r>
        <w:t>, 548–560.</w:t>
      </w:r>
    </w:p>
    <w:p w:rsidR="006901B4" w:rsidRDefault="006901B4" w:rsidP="006901B4">
      <w:pPr>
        <w:pStyle w:val="Bibliografa"/>
      </w:pPr>
      <w:r>
        <w:t>Morabito, R.,</w:t>
      </w:r>
      <w:r w:rsidR="005A0280">
        <w:t xml:space="preserve"> y </w:t>
      </w:r>
      <w:r>
        <w:t>Pureza, V. (2008). A heuristic approach based on dynamic programming</w:t>
      </w:r>
      <w:r w:rsidR="005A0280">
        <w:t xml:space="preserve"> y </w:t>
      </w:r>
      <w:r>
        <w:t xml:space="preserve">and/or-graph search for the constrained two-dimensional guillotine cutting problem. Ann Oper Res </w:t>
      </w:r>
      <w:r>
        <w:rPr>
          <w:i/>
          <w:iCs/>
        </w:rPr>
        <w:t>179</w:t>
      </w:r>
      <w:r>
        <w:t>, 297–315.</w:t>
      </w:r>
    </w:p>
    <w:p w:rsidR="006901B4" w:rsidRDefault="006901B4" w:rsidP="006901B4">
      <w:pPr>
        <w:pStyle w:val="Bibliografa"/>
      </w:pPr>
      <w:r>
        <w:t>Muhlenbein, H., Gorges-Schleuter, M.,</w:t>
      </w:r>
      <w:r w:rsidR="005A0280">
        <w:t xml:space="preserve"> y </w:t>
      </w:r>
      <w:r>
        <w:t>Kramer, O. (1988). Evolution algorithms in combinatorial optimization. Parallel Comput. 65–88.</w:t>
      </w:r>
    </w:p>
    <w:p w:rsidR="006901B4" w:rsidRDefault="006901B4" w:rsidP="006901B4">
      <w:pPr>
        <w:pStyle w:val="Bibliografa"/>
      </w:pPr>
      <w:r>
        <w:t>Oliveira,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r>
        <w:t>Ono, T.,</w:t>
      </w:r>
      <w:r w:rsidR="005A0280">
        <w:t xml:space="preserve"> y </w:t>
      </w:r>
      <w:r>
        <w:t>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w:t>
      </w:r>
      <w:r w:rsidR="005A0280">
        <w:t xml:space="preserve"> y </w:t>
      </w:r>
      <w:r>
        <w:t>De Jong, K.A. (1995). On decentralizing selection algorithms. Sixth Int. Conf. Genet. Algorithms ICGA 17–23.</w:t>
      </w:r>
    </w:p>
    <w:p w:rsidR="006901B4" w:rsidRDefault="006901B4" w:rsidP="006901B4">
      <w:pPr>
        <w:pStyle w:val="Bibliografa"/>
      </w:pPr>
      <w:r>
        <w:t>Sarma, J.,</w:t>
      </w:r>
      <w:r w:rsidR="005A0280">
        <w:t xml:space="preserve"> y </w:t>
      </w:r>
      <w:r>
        <w:t>De Jong, K.A. (1996). An analysis of the eﬀect of the neighborhood size</w:t>
      </w:r>
      <w:r w:rsidR="005A0280">
        <w:t xml:space="preserve"> y </w:t>
      </w:r>
      <w:r>
        <w:t xml:space="preserve">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w:t>
      </w:r>
      <w:r w:rsidR="005A0280">
        <w:t xml:space="preserve"> y </w:t>
      </w:r>
      <w:r>
        <w:t>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w:t>
      </w:r>
      <w:r w:rsidR="005A0280">
        <w:t xml:space="preserve"> y </w:t>
      </w:r>
      <w:r>
        <w:t>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w:t>
      </w:r>
      <w:r w:rsidR="005A0280">
        <w:t xml:space="preserve"> y </w:t>
      </w:r>
      <w:r>
        <w:t>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w:t>
      </w:r>
      <w:r w:rsidR="005A0280">
        <w:t xml:space="preserve"> y </w:t>
      </w:r>
      <w:r>
        <w:t>Schumann, H. (2007). An improved typology of cutting</w:t>
      </w:r>
      <w:r w:rsidR="005A0280">
        <w:t xml:space="preserve"> y </w:t>
      </w:r>
      <w:r>
        <w:t>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Yoon, K., Ahn, S.,</w:t>
      </w:r>
      <w:r w:rsidR="005A0280">
        <w:t xml:space="preserve"> y </w:t>
      </w:r>
      <w:r>
        <w:t xml:space="preserve">Kang, M. (2013). An improved best-first branch-and-bound algorithm for constrained two-dimensional guillotine cutting problems. Int. J. Prod. Res. </w:t>
      </w:r>
      <w:r>
        <w:rPr>
          <w:i/>
          <w:iCs/>
        </w:rPr>
        <w:t>226</w:t>
      </w:r>
      <w:r>
        <w:t>, 565–572.</w:t>
      </w:r>
    </w:p>
    <w:p w:rsidR="00FC1CE9" w:rsidRDefault="0088431A"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0"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7"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4D0E" w:rsidRDefault="001A4D0E" w:rsidP="001F5C7F">
      <w:pPr>
        <w:spacing w:after="0" w:line="240" w:lineRule="auto"/>
      </w:pPr>
      <w:r>
        <w:separator/>
      </w:r>
    </w:p>
  </w:endnote>
  <w:endnote w:type="continuationSeparator" w:id="0">
    <w:p w:rsidR="001A4D0E" w:rsidRDefault="001A4D0E"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4D0E" w:rsidRDefault="001A4D0E" w:rsidP="001F5C7F">
      <w:pPr>
        <w:spacing w:after="0" w:line="240" w:lineRule="auto"/>
      </w:pPr>
      <w:r>
        <w:separator/>
      </w:r>
    </w:p>
  </w:footnote>
  <w:footnote w:type="continuationSeparator" w:id="0">
    <w:p w:rsidR="001A4D0E" w:rsidRDefault="001A4D0E" w:rsidP="001F5C7F">
      <w:pPr>
        <w:spacing w:after="0" w:line="240" w:lineRule="auto"/>
      </w:pPr>
      <w:r>
        <w:continuationSeparator/>
      </w:r>
    </w:p>
  </w:footnote>
  <w:footnote w:id="1">
    <w:p w:rsidR="00C27C0C" w:rsidRDefault="00C27C0C"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C27C0C" w:rsidRPr="00E44CEB" w:rsidRDefault="00C27C0C"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C27C0C" w:rsidRDefault="00C27C0C"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C27C0C" w:rsidRDefault="00C27C0C"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C27C0C" w:rsidRDefault="00C27C0C"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C27C0C" w:rsidRDefault="00C27C0C"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C27C0C" w:rsidRDefault="00C27C0C"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C27C0C" w:rsidRDefault="00C27C0C">
        <w:pPr>
          <w:pStyle w:val="Encabezado"/>
          <w:jc w:val="right"/>
        </w:pPr>
        <w:fldSimple w:instr=" PAGE   \* MERGEFORMAT ">
          <w:r w:rsidR="00427DDB">
            <w:rPr>
              <w:noProof/>
            </w:rPr>
            <w:t>78</w:t>
          </w:r>
        </w:fldSimple>
      </w:p>
    </w:sdtContent>
  </w:sdt>
  <w:p w:rsidR="00C27C0C" w:rsidRDefault="00C27C0C">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686A"/>
    <w:rsid w:val="0001719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773"/>
    <w:rsid w:val="00062E46"/>
    <w:rsid w:val="00062E7F"/>
    <w:rsid w:val="00062F0C"/>
    <w:rsid w:val="00064AFB"/>
    <w:rsid w:val="000657BA"/>
    <w:rsid w:val="00065E2E"/>
    <w:rsid w:val="000667A4"/>
    <w:rsid w:val="00066821"/>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6E74"/>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0065"/>
    <w:rsid w:val="00111451"/>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5627E"/>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4D0E"/>
    <w:rsid w:val="001A5477"/>
    <w:rsid w:val="001B101E"/>
    <w:rsid w:val="001B1736"/>
    <w:rsid w:val="001B5432"/>
    <w:rsid w:val="001B79F8"/>
    <w:rsid w:val="001C0A3D"/>
    <w:rsid w:val="001C0F08"/>
    <w:rsid w:val="001C11BA"/>
    <w:rsid w:val="001C132F"/>
    <w:rsid w:val="001C1492"/>
    <w:rsid w:val="001C37E4"/>
    <w:rsid w:val="001C43C0"/>
    <w:rsid w:val="001C4BDE"/>
    <w:rsid w:val="001C61AF"/>
    <w:rsid w:val="001C73DE"/>
    <w:rsid w:val="001D0A3A"/>
    <w:rsid w:val="001D110C"/>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7A5"/>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E5"/>
    <w:rsid w:val="002140FB"/>
    <w:rsid w:val="0022160A"/>
    <w:rsid w:val="00221D7B"/>
    <w:rsid w:val="0022232C"/>
    <w:rsid w:val="00223677"/>
    <w:rsid w:val="002249D8"/>
    <w:rsid w:val="00227C37"/>
    <w:rsid w:val="00231D99"/>
    <w:rsid w:val="00232330"/>
    <w:rsid w:val="00232953"/>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2674"/>
    <w:rsid w:val="002F3303"/>
    <w:rsid w:val="002F5361"/>
    <w:rsid w:val="002F5836"/>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27DDB"/>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174D"/>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42DB"/>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AFE"/>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5A62"/>
    <w:rsid w:val="00615BEE"/>
    <w:rsid w:val="006160E2"/>
    <w:rsid w:val="00617A0C"/>
    <w:rsid w:val="00617AF9"/>
    <w:rsid w:val="00622484"/>
    <w:rsid w:val="00623A92"/>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44E"/>
    <w:rsid w:val="006F0E98"/>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F16"/>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63C"/>
    <w:rsid w:val="007669E9"/>
    <w:rsid w:val="00766ADF"/>
    <w:rsid w:val="00766E24"/>
    <w:rsid w:val="00767E26"/>
    <w:rsid w:val="00770708"/>
    <w:rsid w:val="0077088B"/>
    <w:rsid w:val="00771208"/>
    <w:rsid w:val="00772DDE"/>
    <w:rsid w:val="007736E7"/>
    <w:rsid w:val="00774964"/>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7356"/>
    <w:rsid w:val="007E02FC"/>
    <w:rsid w:val="007E078B"/>
    <w:rsid w:val="007E0889"/>
    <w:rsid w:val="007E146A"/>
    <w:rsid w:val="007E18D2"/>
    <w:rsid w:val="007E3828"/>
    <w:rsid w:val="007E50F3"/>
    <w:rsid w:val="007E5667"/>
    <w:rsid w:val="007E7F54"/>
    <w:rsid w:val="007F0300"/>
    <w:rsid w:val="007F070B"/>
    <w:rsid w:val="007F0A19"/>
    <w:rsid w:val="007F14C2"/>
    <w:rsid w:val="007F1850"/>
    <w:rsid w:val="007F3500"/>
    <w:rsid w:val="007F51F7"/>
    <w:rsid w:val="007F5279"/>
    <w:rsid w:val="007F5987"/>
    <w:rsid w:val="007F79CA"/>
    <w:rsid w:val="0080130B"/>
    <w:rsid w:val="00801E93"/>
    <w:rsid w:val="008036CB"/>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73D"/>
    <w:rsid w:val="00866D16"/>
    <w:rsid w:val="00870877"/>
    <w:rsid w:val="00871131"/>
    <w:rsid w:val="00875CCD"/>
    <w:rsid w:val="00876948"/>
    <w:rsid w:val="00877001"/>
    <w:rsid w:val="008772B6"/>
    <w:rsid w:val="00881077"/>
    <w:rsid w:val="00881CB4"/>
    <w:rsid w:val="0088205C"/>
    <w:rsid w:val="00882EB2"/>
    <w:rsid w:val="00883C79"/>
    <w:rsid w:val="008841ED"/>
    <w:rsid w:val="0088431A"/>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1F4"/>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4BF2"/>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34B7"/>
    <w:rsid w:val="00A143F6"/>
    <w:rsid w:val="00A1588F"/>
    <w:rsid w:val="00A15CAD"/>
    <w:rsid w:val="00A17056"/>
    <w:rsid w:val="00A17454"/>
    <w:rsid w:val="00A2059C"/>
    <w:rsid w:val="00A206BB"/>
    <w:rsid w:val="00A20702"/>
    <w:rsid w:val="00A211FF"/>
    <w:rsid w:val="00A216A4"/>
    <w:rsid w:val="00A2177E"/>
    <w:rsid w:val="00A224EA"/>
    <w:rsid w:val="00A23802"/>
    <w:rsid w:val="00A25AF2"/>
    <w:rsid w:val="00A276D2"/>
    <w:rsid w:val="00A30028"/>
    <w:rsid w:val="00A3099B"/>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6748"/>
    <w:rsid w:val="00A7723C"/>
    <w:rsid w:val="00A77887"/>
    <w:rsid w:val="00A82F04"/>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3725"/>
    <w:rsid w:val="00AC534E"/>
    <w:rsid w:val="00AC5A12"/>
    <w:rsid w:val="00AD2A76"/>
    <w:rsid w:val="00AD2F3C"/>
    <w:rsid w:val="00AD3B8C"/>
    <w:rsid w:val="00AD4645"/>
    <w:rsid w:val="00AD6B9A"/>
    <w:rsid w:val="00AD78B6"/>
    <w:rsid w:val="00AE2B45"/>
    <w:rsid w:val="00AE3B04"/>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45C2C"/>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0DA1"/>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27C0C"/>
    <w:rsid w:val="00C32071"/>
    <w:rsid w:val="00C326FB"/>
    <w:rsid w:val="00C32C09"/>
    <w:rsid w:val="00C34BB8"/>
    <w:rsid w:val="00C358F4"/>
    <w:rsid w:val="00C361DA"/>
    <w:rsid w:val="00C37AEE"/>
    <w:rsid w:val="00C410DF"/>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97702"/>
    <w:rsid w:val="00CA05BC"/>
    <w:rsid w:val="00CA1302"/>
    <w:rsid w:val="00CA1910"/>
    <w:rsid w:val="00CA5105"/>
    <w:rsid w:val="00CA5379"/>
    <w:rsid w:val="00CA5B95"/>
    <w:rsid w:val="00CA6D0E"/>
    <w:rsid w:val="00CB1505"/>
    <w:rsid w:val="00CB1994"/>
    <w:rsid w:val="00CB486F"/>
    <w:rsid w:val="00CB6D5E"/>
    <w:rsid w:val="00CB76AF"/>
    <w:rsid w:val="00CC151A"/>
    <w:rsid w:val="00CC2709"/>
    <w:rsid w:val="00CC3049"/>
    <w:rsid w:val="00CC33D5"/>
    <w:rsid w:val="00CC40A3"/>
    <w:rsid w:val="00CD0485"/>
    <w:rsid w:val="00CD04E4"/>
    <w:rsid w:val="00CD2C7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92A4A"/>
    <w:rsid w:val="00D934D7"/>
    <w:rsid w:val="00D93D06"/>
    <w:rsid w:val="00D93E92"/>
    <w:rsid w:val="00D94CA0"/>
    <w:rsid w:val="00D94F7A"/>
    <w:rsid w:val="00D95074"/>
    <w:rsid w:val="00D95799"/>
    <w:rsid w:val="00D964D2"/>
    <w:rsid w:val="00DA00DA"/>
    <w:rsid w:val="00DA014C"/>
    <w:rsid w:val="00DA019F"/>
    <w:rsid w:val="00DA029B"/>
    <w:rsid w:val="00DA215B"/>
    <w:rsid w:val="00DA24AD"/>
    <w:rsid w:val="00DA4E97"/>
    <w:rsid w:val="00DA6BB8"/>
    <w:rsid w:val="00DB0457"/>
    <w:rsid w:val="00DB132C"/>
    <w:rsid w:val="00DB1460"/>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243"/>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08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image" Target="media/image97.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emf"/><Relationship Id="rId87" Type="http://schemas.openxmlformats.org/officeDocument/2006/relationships/image" Target="media/image77.emf"/><Relationship Id="rId102" Type="http://schemas.openxmlformats.org/officeDocument/2006/relationships/image" Target="media/image92.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emf"/><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emf"/><Relationship Id="rId72" Type="http://schemas.openxmlformats.org/officeDocument/2006/relationships/image" Target="media/image63.png"/><Relationship Id="rId80" Type="http://schemas.openxmlformats.org/officeDocument/2006/relationships/image" Target="media/image71.emf"/><Relationship Id="rId85" Type="http://schemas.openxmlformats.org/officeDocument/2006/relationships/image" Target="media/image75.emf"/><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108" Type="http://schemas.openxmlformats.org/officeDocument/2006/relationships/image" Target="media/image98.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hyperlink" Target="ftp://cermsem.univ-paris1.fr/pub/CERMSEM/hifi/2Dcutting" TargetMode="External"/><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emf"/><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9.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7AF08157-CB52-4F03-BACB-DF2CB20EF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1</TotalTime>
  <Pages>107</Pages>
  <Words>49643</Words>
  <Characters>273038</Characters>
  <Application>Microsoft Office Word</Application>
  <DocSecurity>0</DocSecurity>
  <Lines>2275</Lines>
  <Paragraphs>6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0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7</cp:revision>
  <cp:lastPrinted>2014-03-14T12:17:00Z</cp:lastPrinted>
  <dcterms:created xsi:type="dcterms:W3CDTF">2014-04-03T23:38:00Z</dcterms:created>
  <dcterms:modified xsi:type="dcterms:W3CDTF">2014-04-09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